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84580" w14:textId="23460146" w:rsidR="004606C2" w:rsidRDefault="00721F09">
      <w:r>
        <w:t>A c</w:t>
      </w:r>
      <w:r w:rsidR="00C20E0C">
        <w:t xml:space="preserve">laim </w:t>
      </w:r>
      <w:r w:rsidR="00C20E0C">
        <w:fldChar w:fldCharType="begin"/>
      </w:r>
      <w:r w:rsidR="00C20E0C">
        <w:instrText xml:space="preserve"> ADDIN ZOTERO_ITEM CSL_CITATION {"citationID":"RrR5KrBF","properties":{"formattedCitation":"(Hall 2013)","plainCitation":"(Hall 2013)","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schema":"https://github.com/citation-style-language/schema/raw/master/csl-citation.json"} </w:instrText>
      </w:r>
      <w:r w:rsidR="00C20E0C">
        <w:fldChar w:fldCharType="separate"/>
      </w:r>
      <w:r w:rsidR="00C20E0C" w:rsidRPr="00C20E0C">
        <w:rPr>
          <w:rFonts w:ascii="Calibri" w:hAnsi="Calibri" w:cs="Calibri"/>
        </w:rPr>
        <w:t>(Hall 2013)</w:t>
      </w:r>
      <w:r w:rsidR="00C20E0C">
        <w:fldChar w:fldCharType="end"/>
      </w:r>
      <w:r w:rsidR="00C20E0C">
        <w:t>.</w:t>
      </w:r>
    </w:p>
    <w:p w14:paraId="2208DD5D" w14:textId="4645997D" w:rsidR="00C20E0C" w:rsidRDefault="00C20E0C"/>
    <w:sectPr w:rsidR="00C20E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6CD"/>
    <w:rsid w:val="00023D7C"/>
    <w:rsid w:val="000B7209"/>
    <w:rsid w:val="001B4F5D"/>
    <w:rsid w:val="003E76CD"/>
    <w:rsid w:val="004606C2"/>
    <w:rsid w:val="00523FDA"/>
    <w:rsid w:val="00721F09"/>
    <w:rsid w:val="008B3286"/>
    <w:rsid w:val="00994669"/>
    <w:rsid w:val="009C4D2F"/>
    <w:rsid w:val="00C20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F7856"/>
  <w15:chartTrackingRefBased/>
  <w15:docId w15:val="{89A67244-9165-410D-B16F-21E991446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20E0C"/>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8DE19317-1983-4C16-B66A-B013651F2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74</Words>
  <Characters>1564</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dc:description/>
  <cp:lastModifiedBy>Pawel KAMINSKI</cp:lastModifiedBy>
  <cp:revision>6</cp:revision>
  <dcterms:created xsi:type="dcterms:W3CDTF">2023-12-22T13:34:00Z</dcterms:created>
  <dcterms:modified xsi:type="dcterms:W3CDTF">2024-01-0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k1IIU08"/&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